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2B5E66" w14:textId="77777777" w:rsidR="00063730" w:rsidRPr="00C34563" w:rsidRDefault="00063730" w:rsidP="00063730">
      <w:pPr>
        <w:rPr>
          <w:lang w:val="en-GB"/>
        </w:rPr>
      </w:pPr>
      <w:bookmarkStart w:id="0" w:name="_GoBack"/>
      <w:bookmarkEnd w:id="0"/>
      <w:r w:rsidRPr="00C34563">
        <w:rPr>
          <w:lang w:val="en-GB"/>
        </w:rPr>
        <w:t>Table S3.</w:t>
      </w:r>
      <w:r w:rsidRPr="00C34563">
        <w:rPr>
          <w:lang w:val="en-GB"/>
        </w:rPr>
        <w:tab/>
      </w:r>
      <w:r w:rsidR="00665627" w:rsidRPr="00445750">
        <w:rPr>
          <w:lang w:val="en-GB"/>
        </w:rPr>
        <w:t xml:space="preserve">TB treatment regimen </w:t>
      </w:r>
      <w:r w:rsidR="00665627" w:rsidRPr="00C34563">
        <w:rPr>
          <w:lang w:val="en-GB"/>
        </w:rPr>
        <w:t>in the included studies</w:t>
      </w:r>
    </w:p>
    <w:p w14:paraId="79D16B22" w14:textId="77777777" w:rsidR="00063730" w:rsidRPr="00C34563" w:rsidRDefault="00063730" w:rsidP="00063730">
      <w:pPr>
        <w:rPr>
          <w:lang w:val="en-GB"/>
        </w:rPr>
      </w:pPr>
    </w:p>
    <w:tbl>
      <w:tblPr>
        <w:tblW w:w="5583" w:type="pct"/>
        <w:jc w:val="center"/>
        <w:tblInd w:w="-1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052"/>
        <w:gridCol w:w="7268"/>
        <w:gridCol w:w="6760"/>
      </w:tblGrid>
      <w:tr w:rsidR="00C34563" w:rsidRPr="00C34563" w14:paraId="366AC77F" w14:textId="77777777" w:rsidTr="00997562">
        <w:trPr>
          <w:trHeight w:val="416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7207EFC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b/>
                <w:bCs/>
                <w:sz w:val="16"/>
                <w:szCs w:val="16"/>
              </w:rPr>
            </w:pPr>
            <w:r w:rsidRPr="00C34563">
              <w:rPr>
                <w:rFonts w:eastAsia="Times New Roman" w:cs="Times New Roman"/>
                <w:b/>
                <w:bCs/>
                <w:sz w:val="16"/>
                <w:szCs w:val="16"/>
              </w:rPr>
              <w:t>Reference</w:t>
            </w:r>
          </w:p>
          <w:p w14:paraId="3585E1C9" w14:textId="77777777" w:rsidR="00063730" w:rsidRPr="00C34563" w:rsidRDefault="00063730" w:rsidP="00997562">
            <w:pPr>
              <w:spacing w:after="0" w:line="240" w:lineRule="auto"/>
              <w:contextualSpacing/>
              <w:jc w:val="center"/>
              <w:rPr>
                <w:rFonts w:eastAsia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2260" w:type="pct"/>
            <w:shd w:val="clear" w:color="000000" w:fill="auto"/>
          </w:tcPr>
          <w:p w14:paraId="6C339CAE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b/>
                <w:bCs/>
                <w:sz w:val="16"/>
                <w:szCs w:val="16"/>
              </w:rPr>
            </w:pPr>
            <w:r w:rsidRPr="00C34563">
              <w:rPr>
                <w:rFonts w:eastAsia="Times New Roman" w:cs="Times New Roman"/>
                <w:b/>
                <w:bCs/>
                <w:sz w:val="16"/>
                <w:szCs w:val="16"/>
              </w:rPr>
              <w:t>Type and duration of TB treatment</w:t>
            </w:r>
          </w:p>
        </w:tc>
        <w:tc>
          <w:tcPr>
            <w:tcW w:w="2102" w:type="pct"/>
            <w:shd w:val="clear" w:color="000000" w:fill="auto"/>
          </w:tcPr>
          <w:p w14:paraId="130EB60D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b/>
                <w:bCs/>
                <w:sz w:val="16"/>
                <w:szCs w:val="16"/>
              </w:rPr>
            </w:pPr>
            <w:r w:rsidRPr="00C34563">
              <w:rPr>
                <w:rFonts w:eastAsia="Times New Roman" w:cs="Times New Roman"/>
                <w:b/>
                <w:bCs/>
                <w:sz w:val="16"/>
                <w:szCs w:val="16"/>
              </w:rPr>
              <w:t>Details (if available)</w:t>
            </w:r>
          </w:p>
        </w:tc>
      </w:tr>
      <w:tr w:rsidR="00C34563" w:rsidRPr="00C34563" w14:paraId="52B9FFE1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3974248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Agodokpessi 201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/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&lt;EndNote&gt;&lt;Cite&gt;&lt;Author&gt;Agodokpessi&lt;/Author&gt;&lt;Year&gt;2012&lt;/Year&gt;&lt;RecNum&gt;22&lt;/RecNum&gt;&lt;DisplayText&gt;[22]&lt;/DisplayText&gt;&lt;record&gt;&lt;rec-number&gt;22&lt;/rec-number&gt;&lt;foreign-keys&gt;&lt;key app="EN" db-id="5525ew2vn2sssbex2z1x2sfkxwv0vrsfs0dv"&gt;22&lt;/key&gt;&lt;/foreign-keys&gt;&lt;ref-type name="Journal Article"&gt;17&lt;/ref-type&gt;&lt;contributors&gt;&lt;authors&gt;&lt;author&gt;Agodokpessi, G.&lt;/author&gt;&lt;author&gt;Ade, G.&lt;/author&gt;&lt;author&gt;Ade, S.&lt;/author&gt;&lt;author&gt;Wachinou, A. P.&lt;/author&gt;&lt;author&gt;Affolabi, D.&lt;/author&gt;&lt;author&gt;Anagonou, S.&lt;/author&gt;&lt;author&gt;Gninafon, M.&lt;/author&gt;&lt;/authors&gt;&lt;/contributors&gt;&lt;auth-address&gt;Centre National Hospitalier de Pneumophtisiologie, 01 BP 321 Cotonou, Benin. aggildas@yahoo.fr&lt;/auth-address&gt;&lt;titles&gt;&lt;title&gt;Management of tuberculosis and HIV co-infection in Cotonou, Benin&lt;/title&gt;&lt;secondary-title&gt;Med Mal Infect&lt;/secondary-title&gt;&lt;alt-title&gt;Medecine et maladies infectieuses&lt;/alt-title&gt;&lt;/titles&gt;&lt;periodical&gt;&lt;full-title&gt;Med Mal Infect&lt;/full-title&gt;&lt;abbr-1&gt;Medecine et maladies infectieuses&lt;/abbr-1&gt;&lt;/periodical&gt;&lt;alt-periodical&gt;&lt;full-title&gt;Med Mal Infect&lt;/full-title&gt;&lt;abbr-1&gt;Medecine et maladies infectieuses&lt;/abbr-1&gt;&lt;/alt-periodical&gt;&lt;pages&gt;561-6&lt;/pages&gt;&lt;volume&gt;42&lt;/volume&gt;&lt;number&gt;11&lt;/number&gt;&lt;edition&gt;2012/10/10&lt;/edition&gt;&lt;dates&gt;&lt;year&gt;2012&lt;/year&gt;&lt;pub-dates&gt;&lt;date&gt;Nov&lt;/date&gt;&lt;/pub-dates&gt;&lt;/dates&gt;&lt;isbn&gt;1769-6690 (Electronic)&amp;#xD;0399-077X (Linking)&lt;/isbn&gt;&lt;accession-num&gt;23044083&lt;/accession-num&gt;&lt;urls&gt;&lt;related-urls&gt;&lt;url&gt;http://ac.els-cdn.com/S0399077X12001965/1-s2.0-S0399077X12001965-main.pdf?_tid=58fb8eba-038e-11e3-b3e8-00000aab0f27&amp;amp;acdnat=1376339746_bdb8c564131cc4ffd8e5a5eb997195df&lt;/url&gt;&lt;/related-urls&gt;&lt;/urls&gt;&lt;electronic-resource-num&gt;10.1016/j.medmal.2012.07.012&lt;/electronic-resource-num&gt;&lt;remote-database-provider&gt;NLM&lt;/remote-database-provider&gt;&lt;language&gt;eng&lt;/language&gt;&lt;/record&gt;&lt;/Cite&gt;&lt;/EndNote&gt;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2" w:tooltip="Agodokpessi, 2012 #22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2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37A9731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tandardized: Benin national guidelines </w:t>
            </w:r>
          </w:p>
          <w:p w14:paraId="7AB1B184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0DF40593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Times-Roman"/>
                <w:i/>
                <w:sz w:val="16"/>
                <w:szCs w:val="16"/>
              </w:rPr>
            </w:pPr>
            <w:r w:rsidRPr="00C34563">
              <w:rPr>
                <w:rFonts w:cs="Times-Roman"/>
                <w:i/>
                <w:sz w:val="16"/>
                <w:szCs w:val="16"/>
              </w:rPr>
              <w:t>(Ministère de la santé, direction nationale de la protection sanitaire.</w:t>
            </w:r>
            <w:r w:rsidRPr="00C34563">
              <w:rPr>
                <w:rFonts w:ascii="Times-Roman" w:hAnsi="Times-Roman" w:cs="Times-Roman"/>
                <w:sz w:val="16"/>
                <w:szCs w:val="16"/>
              </w:rPr>
              <w:t xml:space="preserve"> </w:t>
            </w:r>
            <w:r w:rsidRPr="00C34563">
              <w:rPr>
                <w:rFonts w:cs="Times-Roman"/>
                <w:i/>
                <w:sz w:val="16"/>
                <w:szCs w:val="16"/>
              </w:rPr>
              <w:t>Guide de surveillance épidemiologique et de prise en charge de la co-infection</w:t>
            </w:r>
          </w:p>
          <w:p w14:paraId="65868C2D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cs="Times-Roman"/>
                <w:i/>
                <w:sz w:val="16"/>
                <w:szCs w:val="16"/>
              </w:rPr>
              <w:t xml:space="preserve">tuberculose/VIH au Benin, 1re </w:t>
            </w:r>
            <w:r w:rsidRPr="00C34563">
              <w:rPr>
                <w:rFonts w:cs="Times-Roman"/>
                <w:i/>
                <w:sz w:val="16"/>
                <w:szCs w:val="16"/>
              </w:rPr>
              <w:pgNum/>
            </w:r>
            <w:r w:rsidRPr="00C34563">
              <w:rPr>
                <w:rFonts w:cs="Times-Roman"/>
                <w:i/>
                <w:sz w:val="16"/>
                <w:szCs w:val="16"/>
              </w:rPr>
              <w:t>dition. Cotonou PNT, Septembre 2008; 56 p.)</w:t>
            </w:r>
          </w:p>
        </w:tc>
        <w:tc>
          <w:tcPr>
            <w:tcW w:w="2102" w:type="pct"/>
            <w:shd w:val="clear" w:color="000000" w:fill="auto"/>
          </w:tcPr>
          <w:p w14:paraId="75BC87E4" w14:textId="77777777" w:rsidR="00063730" w:rsidRPr="00C34563" w:rsidRDefault="00063730" w:rsidP="00063730">
            <w:pPr>
              <w:pStyle w:val="Paragrafoelenco"/>
              <w:numPr>
                <w:ilvl w:val="0"/>
                <w:numId w:val="3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/ 4HR)</w:t>
            </w:r>
          </w:p>
          <w:p w14:paraId="5CB62518" w14:textId="77777777" w:rsidR="00063730" w:rsidRPr="00C34563" w:rsidRDefault="00063730" w:rsidP="00063730">
            <w:pPr>
              <w:pStyle w:val="Paragrafoelenco"/>
              <w:numPr>
                <w:ilvl w:val="0"/>
                <w:numId w:val="3"/>
              </w:numPr>
              <w:spacing w:before="240"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Retreatment cases: (2RHZES/ERHZ/5ERH)</w:t>
            </w:r>
          </w:p>
        </w:tc>
      </w:tr>
      <w:tr w:rsidR="00C34563" w:rsidRPr="00C34563" w14:paraId="3EBCCB05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449A45B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Akksilp 2007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Ba2tzaWxwPC9BdXRob3I+PFllYXI+MjAwNzwvWWVhcj48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AwMS03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Ba2tzaWxwPC9BdXRob3I+PFllYXI+MjAwNzwvWWVhcj48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2" w:tooltip="Akksilp, 2007 #28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2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6D7225D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</w:t>
            </w:r>
          </w:p>
          <w:p w14:paraId="4F21D20A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WHO guidelines </w:t>
            </w:r>
          </w:p>
          <w:p w14:paraId="5F83A113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57C72EC4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TimesNewRomanPSMT"/>
                <w:i/>
                <w:sz w:val="16"/>
                <w:szCs w:val="16"/>
              </w:rPr>
            </w:pPr>
            <w:r w:rsidRPr="00C34563">
              <w:rPr>
                <w:rFonts w:cs="TimesNewRomanPSMT"/>
                <w:i/>
                <w:sz w:val="16"/>
                <w:szCs w:val="16"/>
              </w:rPr>
              <w:t>(World Health Organization. Treatment of tuberculosis: guidelines</w:t>
            </w:r>
          </w:p>
          <w:p w14:paraId="0F59FF61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TimesNewRomanPSMT"/>
                <w:i/>
                <w:sz w:val="16"/>
                <w:szCs w:val="16"/>
              </w:rPr>
            </w:pPr>
            <w:r w:rsidRPr="00C34563">
              <w:rPr>
                <w:rFonts w:cs="TimesNewRomanPSMT"/>
                <w:i/>
                <w:sz w:val="16"/>
                <w:szCs w:val="16"/>
              </w:rPr>
              <w:t>for national programmes. Geneva, Switzerland: The Organization;</w:t>
            </w:r>
          </w:p>
          <w:p w14:paraId="0AA6EE7A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TimesNewRomanPSMT"/>
                <w:i/>
                <w:sz w:val="16"/>
                <w:szCs w:val="16"/>
              </w:rPr>
            </w:pPr>
            <w:r w:rsidRPr="00C34563">
              <w:rPr>
                <w:rFonts w:cs="TimesNewRomanPSMT"/>
                <w:i/>
                <w:sz w:val="16"/>
                <w:szCs w:val="16"/>
              </w:rPr>
              <w:t xml:space="preserve">2003. [cited 30 Apr 2007].Available from </w:t>
            </w:r>
            <w:hyperlink r:id="rId6" w:history="1">
              <w:r w:rsidRPr="00C34563">
                <w:rPr>
                  <w:rStyle w:val="Collegamentoipertestuale"/>
                  <w:rFonts w:cs="TimesNewRomanPSMT"/>
                  <w:i/>
                  <w:color w:val="auto"/>
                  <w:sz w:val="16"/>
                  <w:szCs w:val="16"/>
                </w:rPr>
                <w:t>http://whqlibdoc.who.int/hq/2003/WHO_CDS_TB_2003.313_eng.pdf</w:t>
              </w:r>
            </w:hyperlink>
            <w:r w:rsidRPr="00C34563">
              <w:rPr>
                <w:rFonts w:cs="TimesNewRomanPSMT"/>
                <w:i/>
                <w:sz w:val="16"/>
                <w:szCs w:val="16"/>
              </w:rPr>
              <w:t xml:space="preserve"> </w:t>
            </w:r>
          </w:p>
        </w:tc>
        <w:tc>
          <w:tcPr>
            <w:tcW w:w="2102" w:type="pct"/>
            <w:shd w:val="clear" w:color="000000" w:fill="auto"/>
          </w:tcPr>
          <w:p w14:paraId="411787AD" w14:textId="77777777" w:rsidR="00063730" w:rsidRPr="00C34563" w:rsidRDefault="00063730" w:rsidP="00063730">
            <w:pPr>
              <w:pStyle w:val="Paragrafoelenco"/>
              <w:numPr>
                <w:ilvl w:val="0"/>
                <w:numId w:val="4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‘patients received isoniazid, rifampin, ethambutol, and pyrazinamide’</w:t>
            </w:r>
          </w:p>
        </w:tc>
      </w:tr>
      <w:tr w:rsidR="00C34563" w:rsidRPr="00C34563" w14:paraId="263A1246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6BC54A1E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Dean 200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EZWFuPC9BdXRob3I+PFllYXI+MjAwMjwvWWVhcj48UmVj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EZWFuPC9BdXRob3I+PFllYXI+MjAwMjwvWWVhcj48UmVj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41" w:tooltip="Dean, 2002 #36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41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0AB94FC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2102" w:type="pct"/>
            <w:shd w:val="clear" w:color="000000" w:fill="auto"/>
          </w:tcPr>
          <w:p w14:paraId="0236F1FF" w14:textId="77777777" w:rsidR="00063730" w:rsidRPr="00C34563" w:rsidRDefault="00063730" w:rsidP="00063730">
            <w:pPr>
              <w:pStyle w:val="Paragrafoelenco"/>
              <w:numPr>
                <w:ilvl w:val="0"/>
                <w:numId w:val="4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31% of patients: standard 6-month course</w:t>
            </w:r>
          </w:p>
          <w:p w14:paraId="10EE6F8C" w14:textId="77777777" w:rsidR="00063730" w:rsidRPr="00C34563" w:rsidRDefault="00063730" w:rsidP="00063730">
            <w:pPr>
              <w:pStyle w:val="Paragrafoelenco"/>
              <w:numPr>
                <w:ilvl w:val="0"/>
                <w:numId w:val="4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69% of patients: prolonged anti-tuberculosis treatment (&gt;6 months)</w:t>
            </w:r>
          </w:p>
        </w:tc>
      </w:tr>
      <w:tr w:rsidR="00C34563" w:rsidRPr="00C34563" w14:paraId="31D4EBA7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1CDBCBB1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Dos Santos 2013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Eb3MgU2FudG9zPC9BdXRob3I+PFllYXI+MjAxMzwvWWVh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Eb3MgU2FudG9zPC9BdXRob3I+PFllYXI+MjAxMzwvWWVh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9" w:tooltip="Dos Santos, 2013 #34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9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37220AFC" w14:textId="77777777" w:rsidR="00063730" w:rsidRPr="00C34563" w:rsidRDefault="00063730" w:rsidP="00997562">
            <w:pPr>
              <w:spacing w:after="0" w:line="240" w:lineRule="auto"/>
              <w:ind w:left="171" w:hanging="141"/>
              <w:contextualSpacing/>
              <w:rPr>
                <w:rFonts w:eastAsia="Times New Roman" w:cs="Times New Roman"/>
                <w:sz w:val="16"/>
                <w:szCs w:val="16"/>
                <w:lang w:val="it-IT"/>
              </w:rPr>
            </w:pPr>
            <w:r w:rsidRPr="00C34563">
              <w:rPr>
                <w:rFonts w:eastAsia="Times New Roman" w:cs="Times New Roman"/>
                <w:sz w:val="16"/>
                <w:szCs w:val="16"/>
                <w:lang w:val="it-IT"/>
              </w:rPr>
              <w:t xml:space="preserve">Standardized: Brazilian national guidelines </w:t>
            </w:r>
          </w:p>
          <w:p w14:paraId="300C3C8A" w14:textId="77777777" w:rsidR="00063730" w:rsidRPr="00C34563" w:rsidRDefault="00063730" w:rsidP="00997562">
            <w:pPr>
              <w:spacing w:after="0" w:line="240" w:lineRule="auto"/>
              <w:ind w:left="171" w:hanging="141"/>
              <w:contextualSpacing/>
              <w:rPr>
                <w:rFonts w:eastAsia="Times New Roman" w:cs="Times New Roman"/>
                <w:sz w:val="16"/>
                <w:szCs w:val="16"/>
                <w:lang w:val="it-IT"/>
              </w:rPr>
            </w:pPr>
          </w:p>
          <w:p w14:paraId="607B4F8D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sz w:val="16"/>
                <w:szCs w:val="16"/>
                <w:lang w:val="it-IT"/>
              </w:rPr>
            </w:pPr>
            <w:r w:rsidRPr="00C34563">
              <w:rPr>
                <w:rFonts w:cs="Times New Roman"/>
                <w:i/>
                <w:sz w:val="16"/>
                <w:szCs w:val="16"/>
                <w:lang w:val="it-IT"/>
              </w:rPr>
              <w:t>(Ministério da Saúde. Tuberculose: guia de vigilância epidemiológica. 1. Brasília, DF, Brazil: Fundação Nacional de Saúde, Ministério da Saúde; 2002. [Portuguese])</w:t>
            </w:r>
          </w:p>
        </w:tc>
        <w:tc>
          <w:tcPr>
            <w:tcW w:w="2102" w:type="pct"/>
            <w:shd w:val="clear" w:color="000000" w:fill="auto"/>
          </w:tcPr>
          <w:p w14:paraId="75A7B0C2" w14:textId="77777777" w:rsidR="00063730" w:rsidRPr="00C34563" w:rsidRDefault="00063730" w:rsidP="00063730">
            <w:pPr>
              <w:pStyle w:val="Paragrafoelenco"/>
              <w:numPr>
                <w:ilvl w:val="0"/>
                <w:numId w:val="5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/ 4HR)</w:t>
            </w:r>
          </w:p>
          <w:p w14:paraId="3D34E8D4" w14:textId="77777777" w:rsidR="00063730" w:rsidRPr="00C34563" w:rsidRDefault="00063730" w:rsidP="00063730">
            <w:pPr>
              <w:pStyle w:val="Paragrafoelenco"/>
              <w:numPr>
                <w:ilvl w:val="0"/>
                <w:numId w:val="5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‘Ethambutol was included for retreatment cases’</w:t>
            </w:r>
          </w:p>
        </w:tc>
      </w:tr>
      <w:tr w:rsidR="00C34563" w:rsidRPr="00C34563" w14:paraId="69CA999B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</w:tcPr>
          <w:p w14:paraId="506128F4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Ferroussier 2013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GZXJyb3Vzc2llcjwvQXV0aG9yPjxZZWFyPjIwMTM8L1ll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GZXJyb3Vzc2llcjwvQXV0aG9yPjxZZWFyPjIwMTM8L1ll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7" w:tooltip="Ferroussier, 2013 #42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7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3A6CF6D3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a</w:t>
            </w:r>
          </w:p>
          <w:p w14:paraId="0145E2D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711CBC1B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</w:p>
          <w:p w14:paraId="76693BC3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2102" w:type="pct"/>
            <w:shd w:val="clear" w:color="000000" w:fill="auto"/>
          </w:tcPr>
          <w:p w14:paraId="3E26990F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432310C4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1C73C240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Gandhi 201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HYW5kaGk8L0F1dGhvcj48WWVhcj4yMDA5PC9ZZWFyPjxS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HYW5kaGk8L0F1dGhvcj48WWVhcj4yMDA5PC9ZZWFyPjxS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14" w:tooltip="Gandhi, 2009 #23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14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1FEFDD2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 South African government-sponsored TB treatment program [(2HRZ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 xml:space="preserve"> 5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 (4HR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5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>]</w:t>
            </w:r>
          </w:p>
          <w:p w14:paraId="5003FB1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43C42D45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7B72"/>
                <w:i/>
                <w:sz w:val="16"/>
                <w:szCs w:val="16"/>
              </w:rPr>
            </w:pPr>
            <w:r w:rsidRPr="00C34563">
              <w:rPr>
                <w:rFonts w:cs="AdvP7B72"/>
                <w:i/>
                <w:sz w:val="16"/>
                <w:szCs w:val="16"/>
              </w:rPr>
              <w:t>(Department of Health, Government of South Africa. The South African</w:t>
            </w:r>
          </w:p>
          <w:p w14:paraId="58098555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7B6C"/>
                <w:i/>
                <w:sz w:val="16"/>
                <w:szCs w:val="16"/>
              </w:rPr>
            </w:pPr>
            <w:r w:rsidRPr="00C34563">
              <w:rPr>
                <w:rFonts w:cs="AdvP7B72"/>
                <w:i/>
                <w:sz w:val="16"/>
                <w:szCs w:val="16"/>
              </w:rPr>
              <w:t>Tuberculosis Control Programme Practical Guidelines</w:t>
            </w:r>
            <w:r w:rsidRPr="00C34563">
              <w:rPr>
                <w:rFonts w:cs="AdvP7B6C"/>
                <w:i/>
                <w:sz w:val="16"/>
                <w:szCs w:val="16"/>
              </w:rPr>
              <w:t>. Republic of</w:t>
            </w:r>
          </w:p>
          <w:p w14:paraId="004D02D9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7B6C"/>
                <w:i/>
                <w:sz w:val="16"/>
                <w:szCs w:val="16"/>
              </w:rPr>
            </w:pPr>
            <w:r w:rsidRPr="00C34563">
              <w:rPr>
                <w:rFonts w:cs="AdvP7B6C"/>
                <w:i/>
                <w:sz w:val="16"/>
                <w:szCs w:val="16"/>
              </w:rPr>
              <w:t>South Africa Department of Health; 2000.</w:t>
            </w:r>
            <w:r w:rsidRPr="00C34563">
              <w:rPr>
                <w:rFonts w:cs="AdvP7B6C"/>
                <w:sz w:val="16"/>
                <w:szCs w:val="16"/>
              </w:rPr>
              <w:t xml:space="preserve"> </w:t>
            </w:r>
            <w:r w:rsidRPr="00C34563">
              <w:rPr>
                <w:rFonts w:cs="AdvP7B6C"/>
                <w:i/>
                <w:sz w:val="16"/>
                <w:szCs w:val="16"/>
              </w:rPr>
              <w:t xml:space="preserve">Available at: </w:t>
            </w:r>
            <w:hyperlink r:id="rId7" w:history="1">
              <w:r w:rsidRPr="00C34563">
                <w:rPr>
                  <w:rStyle w:val="Collegamentoipertestuale"/>
                  <w:rFonts w:cs="AdvP7B6C"/>
                  <w:i/>
                  <w:color w:val="auto"/>
                  <w:sz w:val="16"/>
                  <w:szCs w:val="16"/>
                </w:rPr>
                <w:t>http://www.capegateway.gov.2a/eng/your_life/4502</w:t>
              </w:r>
            </w:hyperlink>
            <w:r w:rsidRPr="00C34563">
              <w:rPr>
                <w:rFonts w:cs="AdvP7B6C"/>
                <w:i/>
                <w:sz w:val="16"/>
                <w:szCs w:val="16"/>
              </w:rPr>
              <w:t xml:space="preserve"> . Accessed October 23, 2008 )</w:t>
            </w:r>
          </w:p>
        </w:tc>
        <w:tc>
          <w:tcPr>
            <w:tcW w:w="2102" w:type="pct"/>
            <w:shd w:val="clear" w:color="000000" w:fill="auto"/>
          </w:tcPr>
          <w:p w14:paraId="2572E0B4" w14:textId="77777777" w:rsidR="00063730" w:rsidRPr="00C34563" w:rsidRDefault="00063730" w:rsidP="00063730">
            <w:pPr>
              <w:pStyle w:val="Paragrafoelenco"/>
              <w:numPr>
                <w:ilvl w:val="0"/>
                <w:numId w:val="6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[(2HRZEP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 xml:space="preserve"> 5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 (4HR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5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>]</w:t>
            </w:r>
          </w:p>
        </w:tc>
      </w:tr>
      <w:tr w:rsidR="00C34563" w:rsidRPr="00C34563" w14:paraId="26CE652B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3346F9F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Henegar 201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IZW5lZ2FyPC9BdXRob3I+PFllYXI+MjAxMjwvWWVhcj48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IZW5lZ2FyPC9BdXRob3I+PFllYXI+MjAxMjwvWWVhcj48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3" w:tooltip="Henegar, 2012 #24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3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44F0F6AA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 DRC national guidelines</w:t>
            </w:r>
          </w:p>
          <w:p w14:paraId="6B33A17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36C7080F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(World Health Organization. Treatment of tuberculosis guidelines.  3rd  ed.  WHO/CDS/TB2003.313.  Geneva,  Switzerland: WHO, 2003)</w:t>
            </w:r>
          </w:p>
        </w:tc>
        <w:tc>
          <w:tcPr>
            <w:tcW w:w="2102" w:type="pct"/>
            <w:shd w:val="clear" w:color="000000" w:fill="auto"/>
          </w:tcPr>
          <w:p w14:paraId="0C8D0497" w14:textId="77777777" w:rsidR="00063730" w:rsidRPr="00C34563" w:rsidRDefault="00063730" w:rsidP="00063730">
            <w:pPr>
              <w:pStyle w:val="Paragrafoelenco"/>
              <w:numPr>
                <w:ilvl w:val="0"/>
                <w:numId w:val="3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/ 4HR)</w:t>
            </w:r>
          </w:p>
          <w:p w14:paraId="18F5BFDE" w14:textId="77777777" w:rsidR="00063730" w:rsidRPr="00C34563" w:rsidRDefault="00063730" w:rsidP="00063730">
            <w:pPr>
              <w:pStyle w:val="Paragrafoelenco"/>
              <w:numPr>
                <w:ilvl w:val="0"/>
                <w:numId w:val="3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Retreatment cases: extended 8-month regimen</w:t>
            </w:r>
          </w:p>
        </w:tc>
      </w:tr>
      <w:tr w:rsidR="00C34563" w:rsidRPr="00C34563" w14:paraId="5010C12E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</w:tcPr>
          <w:p w14:paraId="570BDAF7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Kaplan 2014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/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&lt;EndNote&gt;&lt;Cite&gt;&lt;Author&gt;Kaplan&lt;/Author&gt;&lt;Year&gt;2014&lt;/Year&gt;&lt;RecNum&gt;43&lt;/RecNum&gt;&lt;DisplayText&gt;[28]&lt;/DisplayText&gt;&lt;record&gt;&lt;rec-number&gt;43&lt;/rec-number&gt;&lt;foreign-keys&gt;&lt;key app="EN" db-id="5525ew2vn2sssbex2z1x2sfkxwv0vrsfs0dv"&gt;43&lt;/key&gt;&lt;/foreign-keys&gt;&lt;ref-type name="Journal Article"&gt;17&lt;/ref-type&gt;&lt;contributors&gt;&lt;authors&gt;&lt;author&gt;Kaplan, R.&lt;/author&gt;&lt;author&gt;Caldwell, J.&lt;/author&gt;&lt;author&gt;Middelkoop, K.&lt;/author&gt;&lt;author&gt;Bekker, L. G.&lt;/author&gt;&lt;author&gt;Wood, R.&lt;/author&gt;&lt;/authors&gt;&lt;/contributors&gt;&lt;titles&gt;&lt;title&gt;Impact of ART on TB Case Fatality Stratified by CD4 Count for HIV-Positive TB Patients in Cape Town, South Africa (2009-2011)&lt;/title&gt;&lt;secondary-title&gt;J Acquir Immune Defic Syndr&lt;/secondary-title&gt;&lt;/titles&gt;&lt;periodical&gt;&lt;full-title&gt;J Acquir Immune Defic Syndr&lt;/full-title&gt;&lt;abbr-1&gt;Journal of acquired immune deficiency syndromes (1999)&lt;/abbr-1&gt;&lt;/periodical&gt;&lt;pages&gt;487-94&lt;/pages&gt;&lt;volume&gt;66&lt;/volume&gt;&lt;number&gt;5&lt;/number&gt;&lt;dates&gt;&lt;year&gt;2014&lt;/year&gt;&lt;/dates&gt;&lt;isbn&gt;1944-7884 (Electronic)&amp;#xD;1525-4135 (Linking)&lt;/isbn&gt;&lt;urls&gt;&lt;/urls&gt;&lt;/record&gt;&lt;/Cite&gt;&lt;/EndNote&gt;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8" w:tooltip="Kaplan, 2014 #43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8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7CDC265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 South African National TB management guidelines</w:t>
            </w:r>
          </w:p>
          <w:p w14:paraId="24B7FE66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41A74F6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(World Health Organization. Consolidated guidelines on the use of anti-</w:t>
            </w:r>
          </w:p>
          <w:p w14:paraId="4A9E96D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retroviral drugs for treating and preventing HIV infection, 2013. Avail-</w:t>
            </w:r>
          </w:p>
          <w:p w14:paraId="410D56D9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able at: www.who.int/hiv/pub/guidelines/arv2013)</w:t>
            </w:r>
          </w:p>
          <w:p w14:paraId="37C9AB2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4EB70B3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2102" w:type="pct"/>
            <w:shd w:val="clear" w:color="000000" w:fill="auto"/>
          </w:tcPr>
          <w:p w14:paraId="5F3560D1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/ 4HR)</w:t>
            </w:r>
          </w:p>
          <w:p w14:paraId="1DD02219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Retreatment cases: [(2S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5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 (2HRZE)  + (5HRE)] </w:t>
            </w:r>
          </w:p>
          <w:p w14:paraId="54B8C956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25E1EB92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</w:tcPr>
          <w:p w14:paraId="2DCFF2D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Kayigamba 2013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LYXlpZ2FtYmE8L0F1dGhvcj48WWVhcj4yMDEzPC9ZZWFy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LYXlpZ2FtYmE8L0F1dGhvcj48WWVhcj4yMDEzPC9ZZWFy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9" w:tooltip="Kayigamba, 2013 #44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9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1DA479AD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 Rwanda national recommendations (2HRZE + 4HR)</w:t>
            </w:r>
          </w:p>
        </w:tc>
        <w:tc>
          <w:tcPr>
            <w:tcW w:w="2102" w:type="pct"/>
            <w:shd w:val="clear" w:color="000000" w:fill="auto"/>
          </w:tcPr>
          <w:p w14:paraId="49DCAB94" w14:textId="77777777" w:rsidR="00063730" w:rsidRPr="00C34563" w:rsidRDefault="00063730" w:rsidP="00063730">
            <w:pPr>
              <w:pStyle w:val="Paragrafoelenco"/>
              <w:numPr>
                <w:ilvl w:val="0"/>
                <w:numId w:val="7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/ 4HR)</w:t>
            </w:r>
          </w:p>
          <w:p w14:paraId="31AF1C6A" w14:textId="77777777" w:rsidR="00063730" w:rsidRPr="00C34563" w:rsidRDefault="00063730" w:rsidP="00063730">
            <w:pPr>
              <w:pStyle w:val="Paragrafoelenco"/>
              <w:numPr>
                <w:ilvl w:val="0"/>
                <w:numId w:val="7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Patients whose sputum smear has not converted after two months of treatment are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lastRenderedPageBreak/>
              <w:t xml:space="preserve">prescribed an additional HRZE </w:t>
            </w:r>
          </w:p>
        </w:tc>
      </w:tr>
      <w:tr w:rsidR="00C34563" w:rsidRPr="00C34563" w14:paraId="1EE2FB4D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67170A71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lastRenderedPageBreak/>
              <w:t xml:space="preserve">Kendon 201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LZW5kb248L0F1dGhvcj48WWVhcj4yMDEyPC9ZZWFyPjxS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LZW5kb248L0F1dGhvcj48WWVhcj4yMDEyPC9ZZWFyPjxS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4" w:tooltip="Kendon, 2012 #25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4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79F8790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a</w:t>
            </w:r>
          </w:p>
        </w:tc>
        <w:tc>
          <w:tcPr>
            <w:tcW w:w="2102" w:type="pct"/>
            <w:shd w:val="clear" w:color="000000" w:fill="auto"/>
          </w:tcPr>
          <w:p w14:paraId="4C48C60F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679B07BE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04CF8840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Nansera 201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OYW5zZXJhPC9BdXRob3I+PFllYXI+MjAxMjwvWWVhcj48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OYW5zZXJhPC9BdXRob3I+PFllYXI+MjAxMjwvWWVhcj48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5" w:tooltip="Nansera, 2012 #26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5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28AAB979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 Uganda national guidelines</w:t>
            </w:r>
          </w:p>
          <w:p w14:paraId="389A0F9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09556D14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SabonLTStd-Roman"/>
                <w:i/>
                <w:sz w:val="16"/>
                <w:szCs w:val="16"/>
              </w:rPr>
            </w:pPr>
            <w:r w:rsidRPr="00C34563">
              <w:rPr>
                <w:rFonts w:cs="SabonLTStd-Roman"/>
                <w:i/>
                <w:sz w:val="16"/>
                <w:szCs w:val="16"/>
              </w:rPr>
              <w:t>(Ministry of Health, Uganda. Manual of the National Tuberculosis</w:t>
            </w:r>
          </w:p>
          <w:p w14:paraId="2D463B7C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SabonLTStd-Roman"/>
                <w:i/>
                <w:sz w:val="16"/>
                <w:szCs w:val="16"/>
                <w:lang w:val="it-IT"/>
              </w:rPr>
            </w:pPr>
            <w:r w:rsidRPr="00C34563">
              <w:rPr>
                <w:rFonts w:cs="SabonLTStd-Roman"/>
                <w:i/>
                <w:sz w:val="16"/>
                <w:szCs w:val="16"/>
              </w:rPr>
              <w:t xml:space="preserve">and Leprosy Programme. </w:t>
            </w:r>
            <w:r w:rsidRPr="00C34563">
              <w:rPr>
                <w:rFonts w:cs="SabonLTStd-Roman"/>
                <w:i/>
                <w:sz w:val="16"/>
                <w:szCs w:val="16"/>
                <w:lang w:val="it-IT"/>
              </w:rPr>
              <w:t>2nd ed. Kampala, Uganda:</w:t>
            </w:r>
          </w:p>
          <w:p w14:paraId="7A64C5C1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  <w:lang w:val="it-IT"/>
              </w:rPr>
            </w:pPr>
            <w:r w:rsidRPr="00C34563">
              <w:rPr>
                <w:rFonts w:cs="SabonLTStd-Roman"/>
                <w:i/>
                <w:sz w:val="16"/>
                <w:szCs w:val="16"/>
                <w:lang w:val="it-IT"/>
              </w:rPr>
              <w:t>MoH, 2010.)</w:t>
            </w:r>
          </w:p>
        </w:tc>
        <w:tc>
          <w:tcPr>
            <w:tcW w:w="2102" w:type="pct"/>
            <w:shd w:val="clear" w:color="000000" w:fill="auto"/>
          </w:tcPr>
          <w:p w14:paraId="070388C9" w14:textId="77777777" w:rsidR="00063730" w:rsidRPr="00C34563" w:rsidRDefault="00063730" w:rsidP="00063730">
            <w:pPr>
              <w:pStyle w:val="Paragrafoelenco"/>
              <w:numPr>
                <w:ilvl w:val="0"/>
                <w:numId w:val="7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/ 6HE)</w:t>
            </w:r>
          </w:p>
          <w:p w14:paraId="2DA32A50" w14:textId="77777777" w:rsidR="00063730" w:rsidRPr="00C34563" w:rsidRDefault="00063730" w:rsidP="00063730">
            <w:pPr>
              <w:pStyle w:val="Paragrafoelenco"/>
              <w:numPr>
                <w:ilvl w:val="0"/>
                <w:numId w:val="7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Retreatment cases: ‘treatment regimen does not comply with WHO recommendations and the practice is an operational approach  as  the  country  transitions  to  the  recommended regimen’</w:t>
            </w:r>
          </w:p>
        </w:tc>
      </w:tr>
      <w:tr w:rsidR="00C34563" w:rsidRPr="00C34563" w14:paraId="796510C7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4184E53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Raizada 2009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SYWl6YWRhPC9BdXRob3I+PFllYXI+MjAwOTwvWWVhcj48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SYWl6YWRhPC9BdXRob3I+PFllYXI+MjAwOTwvWWVhcj48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3" w:tooltip="Raizada, 2009 #29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3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2259EC49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tandardized: Indian national guidelines </w:t>
            </w:r>
          </w:p>
          <w:p w14:paraId="6ECA71AD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6777ECC9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49811"/>
                <w:i/>
                <w:sz w:val="16"/>
                <w:szCs w:val="16"/>
              </w:rPr>
            </w:pPr>
            <w:r w:rsidRPr="00C34563">
              <w:rPr>
                <w:rFonts w:cs="AdvP49811"/>
                <w:i/>
                <w:sz w:val="16"/>
                <w:szCs w:val="16"/>
              </w:rPr>
              <w:t>(Technical Operations Guidelines for Tuberculosis Control. (2005) New Delhi,</w:t>
            </w:r>
          </w:p>
          <w:p w14:paraId="7EC3CD6E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49811"/>
                <w:i/>
                <w:sz w:val="16"/>
                <w:szCs w:val="16"/>
              </w:rPr>
            </w:pPr>
            <w:r w:rsidRPr="00C34563">
              <w:rPr>
                <w:rFonts w:cs="AdvP49811"/>
                <w:i/>
                <w:sz w:val="16"/>
                <w:szCs w:val="16"/>
              </w:rPr>
              <w:t>India: Central TB Division, Directorate General of Health Services, Ministry of</w:t>
            </w:r>
          </w:p>
          <w:p w14:paraId="38AD032D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49811"/>
                <w:i/>
                <w:sz w:val="16"/>
                <w:szCs w:val="16"/>
              </w:rPr>
            </w:pPr>
            <w:r w:rsidRPr="00C34563">
              <w:rPr>
                <w:rFonts w:cs="AdvP49811"/>
                <w:i/>
                <w:sz w:val="16"/>
                <w:szCs w:val="16"/>
              </w:rPr>
              <w:t>Health and Family Welfare, Government of India, http://www.tbcindia.org/</w:t>
            </w:r>
          </w:p>
          <w:p w14:paraId="605FA5E5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49811"/>
                <w:i/>
                <w:sz w:val="16"/>
                <w:szCs w:val="16"/>
              </w:rPr>
            </w:pPr>
            <w:r w:rsidRPr="00C34563">
              <w:rPr>
                <w:rFonts w:cs="AdvP49811"/>
                <w:i/>
                <w:sz w:val="16"/>
                <w:szCs w:val="16"/>
              </w:rPr>
              <w:t>pdfs/Technical%20&amp;%20Operational%20guidelines%20for%20TB%20Control.</w:t>
            </w:r>
          </w:p>
          <w:p w14:paraId="506C262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cs="AdvP49811"/>
                <w:i/>
                <w:sz w:val="16"/>
                <w:szCs w:val="16"/>
                <w:lang w:val="it-IT"/>
              </w:rPr>
              <w:t>pdf Accessed 1 May 2009.)</w:t>
            </w:r>
          </w:p>
        </w:tc>
        <w:tc>
          <w:tcPr>
            <w:tcW w:w="2102" w:type="pct"/>
            <w:shd w:val="clear" w:color="000000" w:fill="auto"/>
          </w:tcPr>
          <w:p w14:paraId="60003F1E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[(2HRZ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 (4HR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>]</w:t>
            </w:r>
          </w:p>
          <w:p w14:paraId="04824E66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Retreatment cases: [(2HRZES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(HRZ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 (6HR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>]</w:t>
            </w:r>
          </w:p>
          <w:p w14:paraId="16065322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Patients whose sputum smear has not converted after two months of treatment have their intensive phase</w:t>
            </w:r>
          </w:p>
          <w:p w14:paraId="0BAFFC0C" w14:textId="77777777" w:rsidR="00063730" w:rsidRPr="00C34563" w:rsidRDefault="00063730" w:rsidP="00997562">
            <w:pPr>
              <w:pStyle w:val="Paragrafoelenco"/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extended by one month</w:t>
            </w:r>
          </w:p>
        </w:tc>
      </w:tr>
      <w:tr w:rsidR="00C34563" w:rsidRPr="00C34563" w14:paraId="3C921FB2" w14:textId="77777777" w:rsidTr="00997562">
        <w:trPr>
          <w:trHeight w:val="285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354199E1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anguan</w:t>
            </w:r>
            <w:r w:rsidRPr="00C34563">
              <w:rPr>
                <w:rFonts w:eastAsia="Times New Roman" w:cs="Times New Roman"/>
                <w:sz w:val="16"/>
                <w:szCs w:val="16"/>
              </w:rPr>
              <w:softHyphen/>
              <w:t xml:space="preserve">wongse 2008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YW5ndWFud29uZ3NlPC9BdXRob3I+PFllYXI+MjAwODwv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YW5ndWFud29uZ3NlPC9BdXRob3I+PFllYXI+MjAwODwv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4" w:tooltip="Sanguanwongse, 2008 #30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4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30B922AF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tandardized: WHO guidelines </w:t>
            </w:r>
          </w:p>
          <w:p w14:paraId="4974542A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0ECD98C4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7B6C"/>
                <w:i/>
                <w:sz w:val="16"/>
                <w:szCs w:val="16"/>
              </w:rPr>
            </w:pPr>
            <w:r w:rsidRPr="00C34563">
              <w:rPr>
                <w:rFonts w:cs="AdvP7B72"/>
                <w:i/>
                <w:sz w:val="16"/>
                <w:szCs w:val="16"/>
              </w:rPr>
              <w:t>(Treatment of Tuberculosis: Guidelines for National Programmes</w:t>
            </w:r>
            <w:r w:rsidRPr="00C34563">
              <w:rPr>
                <w:rFonts w:cs="AdvP7B6C"/>
                <w:i/>
                <w:sz w:val="16"/>
                <w:szCs w:val="16"/>
              </w:rPr>
              <w:t>. 3rd ed.</w:t>
            </w:r>
          </w:p>
          <w:p w14:paraId="006A51F3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7B6C"/>
                <w:i/>
                <w:sz w:val="16"/>
                <w:szCs w:val="16"/>
              </w:rPr>
            </w:pPr>
            <w:r w:rsidRPr="00C34563">
              <w:rPr>
                <w:rFonts w:cs="AdvP7B6C"/>
                <w:i/>
                <w:sz w:val="16"/>
                <w:szCs w:val="16"/>
              </w:rPr>
              <w:t>Geneva, Switzerland (WHO/CDS/TB/ 2003. 313): World Health</w:t>
            </w:r>
          </w:p>
          <w:p w14:paraId="09D69A58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P7B6C"/>
                <w:i/>
                <w:sz w:val="16"/>
                <w:szCs w:val="16"/>
              </w:rPr>
            </w:pPr>
            <w:r w:rsidRPr="00C34563">
              <w:rPr>
                <w:rFonts w:cs="AdvP7B6C"/>
                <w:i/>
                <w:sz w:val="16"/>
                <w:szCs w:val="16"/>
              </w:rPr>
              <w:t>Organization; 2003. Available at: http://www.who.int/tb/publications/</w:t>
            </w:r>
          </w:p>
          <w:p w14:paraId="08EBC4E4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cs="AdvP7B6C"/>
                <w:i/>
                <w:sz w:val="16"/>
                <w:szCs w:val="16"/>
              </w:rPr>
              <w:t>cds_tb_2003_313/en/index.html. Accessed April 24, 2008.)</w:t>
            </w:r>
          </w:p>
        </w:tc>
        <w:tc>
          <w:tcPr>
            <w:tcW w:w="2102" w:type="pct"/>
            <w:shd w:val="clear" w:color="000000" w:fill="auto"/>
          </w:tcPr>
          <w:p w14:paraId="57ED102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3E441354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4CD6B83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chmaltz 2009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Y2htYWx0ejwvQXV0aG9yPjxZZWFyPjIwMDk8L1llYXI+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Y2htYWx0ejwvQXV0aG9yPjxZZWFyPjIwMDk8L1llYXI+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40" w:tooltip="Schmaltz, 2009 #35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40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6465296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Standardized: Brazilian national recommendations (2HRZ + 4HR)</w:t>
            </w:r>
          </w:p>
          <w:p w14:paraId="17F2736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4B42944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  <w:lang w:val="it-IT"/>
              </w:rPr>
              <w:t xml:space="preserve">(Castelo A, Kritski AL, Barreto AW, et al. II Consenso Brasileiro de Tuberculose. </w:t>
            </w: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J. Bras Pneumol. 2004;30(Suppl 1):S24–S37)</w:t>
            </w:r>
          </w:p>
        </w:tc>
        <w:tc>
          <w:tcPr>
            <w:tcW w:w="2102" w:type="pct"/>
            <w:shd w:val="clear" w:color="000000" w:fill="auto"/>
          </w:tcPr>
          <w:p w14:paraId="543F61C6" w14:textId="77777777" w:rsidR="00063730" w:rsidRPr="00C34563" w:rsidRDefault="00063730" w:rsidP="00063730">
            <w:pPr>
              <w:pStyle w:val="Paragrafoelenco"/>
              <w:numPr>
                <w:ilvl w:val="0"/>
                <w:numId w:val="9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(2HRZ + 4HR)</w:t>
            </w:r>
          </w:p>
          <w:p w14:paraId="1E96DE0C" w14:textId="77777777" w:rsidR="00063730" w:rsidRPr="00C34563" w:rsidRDefault="00063730" w:rsidP="00063730">
            <w:pPr>
              <w:pStyle w:val="Paragrafoelenco"/>
              <w:numPr>
                <w:ilvl w:val="0"/>
                <w:numId w:val="9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central nervous system TB:  continuation phase extended to 7 months</w:t>
            </w:r>
          </w:p>
          <w:p w14:paraId="1CD1222B" w14:textId="77777777" w:rsidR="00063730" w:rsidRPr="00C34563" w:rsidRDefault="00063730" w:rsidP="00063730">
            <w:pPr>
              <w:pStyle w:val="Paragrafoelenco"/>
              <w:numPr>
                <w:ilvl w:val="0"/>
                <w:numId w:val="9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Patients who developed severe hepatotoxicity: 3-month course of streptomycin, ethambutol, and oﬂoxacin followed by ethambutol and oﬂoxacin for 9 months. </w:t>
            </w:r>
          </w:p>
          <w:p w14:paraId="1E187AC1" w14:textId="77777777" w:rsidR="00063730" w:rsidRPr="00C34563" w:rsidRDefault="00063730" w:rsidP="00063730">
            <w:pPr>
              <w:pStyle w:val="Paragrafoelenco"/>
              <w:numPr>
                <w:ilvl w:val="0"/>
                <w:numId w:val="9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Cases that received antituberculous regimens without rifampicin were treated for &gt; 12 months. </w:t>
            </w:r>
          </w:p>
          <w:p w14:paraId="2C29FB42" w14:textId="77777777" w:rsidR="00063730" w:rsidRPr="00C34563" w:rsidRDefault="00063730" w:rsidP="00063730">
            <w:pPr>
              <w:pStyle w:val="Paragrafoelenco"/>
              <w:numPr>
                <w:ilvl w:val="0"/>
                <w:numId w:val="9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Most cases of MDR: association of streptomycin (for 3 months), pyrazinamide (for 2 months), ethambutol, and ethionamide.</w:t>
            </w:r>
          </w:p>
          <w:p w14:paraId="6198CED8" w14:textId="77777777" w:rsidR="00063730" w:rsidRPr="00C34563" w:rsidRDefault="00063730" w:rsidP="00063730">
            <w:pPr>
              <w:pStyle w:val="Paragrafoelenco"/>
              <w:numPr>
                <w:ilvl w:val="0"/>
                <w:numId w:val="9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In cases treated with HAART regimens that precluded the use of rifampicin, this drug was replaced by streptomycin (for 3 months) plus ethambutol.</w:t>
            </w:r>
          </w:p>
        </w:tc>
      </w:tr>
      <w:tr w:rsidR="00C34563" w:rsidRPr="00C34563" w14:paraId="6D1E23EA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</w:tcPr>
          <w:p w14:paraId="54A655B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ileshi 2013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aWxlc2hpPC9BdXRob3I+PFllYXI+MjAxMzwvWWVhcj48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aWxlc2hpPC9BdXRob3I+PFllYXI+MjAxMzwvWWVhcj48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0" w:tooltip="Sileshi, 2013 #45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0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0C32D294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a</w:t>
            </w:r>
          </w:p>
        </w:tc>
        <w:tc>
          <w:tcPr>
            <w:tcW w:w="2102" w:type="pct"/>
            <w:shd w:val="clear" w:color="000000" w:fill="auto"/>
          </w:tcPr>
          <w:p w14:paraId="14C538BB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1AD1001C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3854BAE0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inha 2012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aW5oYTwvQXV0aG9yPjxZZWFyPjIwMTI8L1llYXI+PFJl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TaW5oYTwvQXV0aG9yPjxZZWFyPjIwMTI8L1llYXI+PFJl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5" w:tooltip="Sinha, 2012 #31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5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2591E863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TT86d47313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tandardized: </w:t>
            </w:r>
            <w:r w:rsidRPr="00C34563">
              <w:rPr>
                <w:rFonts w:cs="AdvTT86d47313"/>
                <w:sz w:val="16"/>
                <w:szCs w:val="16"/>
              </w:rPr>
              <w:t>Indian Revised National Tuberculosis</w:t>
            </w:r>
          </w:p>
          <w:p w14:paraId="698CDC9A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TT86d47313"/>
                <w:sz w:val="16"/>
                <w:szCs w:val="16"/>
              </w:rPr>
            </w:pPr>
            <w:r w:rsidRPr="00C34563">
              <w:rPr>
                <w:rFonts w:cs="AdvTT86d47313"/>
                <w:sz w:val="16"/>
                <w:szCs w:val="16"/>
              </w:rPr>
              <w:t>Control Programme (RNTCP) guidelines</w:t>
            </w:r>
          </w:p>
          <w:p w14:paraId="5BF7FA74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AdvTT86d47313"/>
                <w:sz w:val="16"/>
                <w:szCs w:val="16"/>
              </w:rPr>
            </w:pPr>
          </w:p>
          <w:p w14:paraId="53500D4E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(Revised National Tuberculosis Control Programme (RNTCP): TB India 2010:</w:t>
            </w:r>
          </w:p>
          <w:p w14:paraId="411B4905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RNTCP Status Report. New Delhi: Ministry of Health and Family Welfare,</w:t>
            </w:r>
          </w:p>
          <w:p w14:paraId="4ECD1CEE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Government of India; 2010)</w:t>
            </w:r>
          </w:p>
          <w:p w14:paraId="2DDBC7AE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</w:p>
          <w:p w14:paraId="6388234B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(Revised National Tuberculosis Control Programme (RNTCP): TB India 2010:</w:t>
            </w:r>
          </w:p>
          <w:p w14:paraId="78BEE037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RNTCP Status Report. New Delhi: Ministry of Health and Family Welfare,</w:t>
            </w:r>
          </w:p>
          <w:p w14:paraId="4DAC945E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Government of India; 2010)</w:t>
            </w:r>
          </w:p>
        </w:tc>
        <w:tc>
          <w:tcPr>
            <w:tcW w:w="2102" w:type="pct"/>
            <w:shd w:val="clear" w:color="000000" w:fill="auto"/>
          </w:tcPr>
          <w:p w14:paraId="70C4B3AF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[(2HRZ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 (4HR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>]</w:t>
            </w:r>
          </w:p>
          <w:p w14:paraId="452E4319" w14:textId="77777777" w:rsidR="00063730" w:rsidRPr="00C34563" w:rsidRDefault="00063730" w:rsidP="00063730">
            <w:pPr>
              <w:pStyle w:val="Paragrafoelenco"/>
              <w:numPr>
                <w:ilvl w:val="0"/>
                <w:numId w:val="8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Retreatment cases: [(2HR ZES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>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+ (HRZ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 xml:space="preserve"> 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  + (5HRE)</w:t>
            </w:r>
            <w:r w:rsidRPr="00C34563">
              <w:rPr>
                <w:rFonts w:eastAsia="Times New Roman" w:cs="Times New Roman"/>
                <w:sz w:val="16"/>
                <w:szCs w:val="16"/>
                <w:vertAlign w:val="subscript"/>
              </w:rPr>
              <w:t xml:space="preserve"> 3</w:t>
            </w:r>
            <w:r w:rsidRPr="00C34563">
              <w:rPr>
                <w:rFonts w:eastAsia="Times New Roman" w:cs="Times New Roman"/>
                <w:sz w:val="16"/>
                <w:szCs w:val="16"/>
              </w:rPr>
              <w:t xml:space="preserve">] </w:t>
            </w:r>
          </w:p>
        </w:tc>
      </w:tr>
      <w:tr w:rsidR="00C34563" w:rsidRPr="00C34563" w14:paraId="35ABD648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5EFDE67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Tansuphasa</w:t>
            </w:r>
            <w:r w:rsidRPr="00C34563">
              <w:rPr>
                <w:rFonts w:eastAsia="Times New Roman" w:cs="Times New Roman"/>
                <w:sz w:val="16"/>
                <w:szCs w:val="16"/>
              </w:rPr>
              <w:softHyphen/>
              <w:t>wadikul</w:t>
            </w:r>
          </w:p>
          <w:p w14:paraId="4D7F818E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2007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UYW5zdXBoYXNhd2FkaWt1bDwvQXV0aG9yPjxZZWFyPjIw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UYW5zdXBoYXNhd2FkaWt1bDwvQXV0aG9yPjxZZWFyPjIw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6" w:tooltip="Tansuphasawadikul, 2007 #32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6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2F99F702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a</w:t>
            </w:r>
          </w:p>
        </w:tc>
        <w:tc>
          <w:tcPr>
            <w:tcW w:w="2102" w:type="pct"/>
            <w:shd w:val="clear" w:color="000000" w:fill="auto"/>
          </w:tcPr>
          <w:p w14:paraId="40A5DA13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62302199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</w:tcPr>
          <w:p w14:paraId="1C4857A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Tweya 2013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Ud2V5YTwvQXV0aG9yPjxZZWFyPjIwMTM8L1llYXI+PFJl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Ud2V5YTwvQXV0aG9yPjxZZWFyPjIwMTM8L1llYXI+PFJl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1" w:tooltip="Tweya, 2013 #46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1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1E579728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tandardized: WHO guidelines </w:t>
            </w:r>
          </w:p>
        </w:tc>
        <w:tc>
          <w:tcPr>
            <w:tcW w:w="2102" w:type="pct"/>
            <w:shd w:val="clear" w:color="000000" w:fill="auto"/>
          </w:tcPr>
          <w:p w14:paraId="214EAC2E" w14:textId="77777777" w:rsidR="00063730" w:rsidRPr="00C34563" w:rsidRDefault="00063730" w:rsidP="00063730">
            <w:pPr>
              <w:pStyle w:val="Paragrafoelenco"/>
              <w:numPr>
                <w:ilvl w:val="0"/>
                <w:numId w:val="10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 + 4HRE)</w:t>
            </w:r>
          </w:p>
        </w:tc>
      </w:tr>
      <w:tr w:rsidR="00C34563" w:rsidRPr="00C34563" w14:paraId="622AB0EF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6B85CFF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Varma 2009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WYXJtYTwvQXV0aG9yPjxZZWFyPjIwMDk8L1llYXI+PFJl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WYXJtYTwvQXV0aG9yPjxZZWFyPjIwMDk8L1llYXI+PFJl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7" w:tooltip="Varma, 2009 #33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7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0787E0FE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a</w:t>
            </w:r>
          </w:p>
        </w:tc>
        <w:tc>
          <w:tcPr>
            <w:tcW w:w="2102" w:type="pct"/>
            <w:shd w:val="clear" w:color="000000" w:fill="auto"/>
          </w:tcPr>
          <w:p w14:paraId="02CF34D6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C34563" w:rsidRPr="00C34563" w14:paraId="519AC621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  <w:hideMark/>
          </w:tcPr>
          <w:p w14:paraId="1AD2ADB3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lastRenderedPageBreak/>
              <w:t xml:space="preserve">Zachariah 2007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/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&lt;EndNote&gt;&lt;Cite&gt;&lt;Author&gt;Zachariah&lt;/Author&gt;&lt;Year&gt;2007&lt;/Year&gt;&lt;RecNum&gt;27&lt;/RecNum&gt;&lt;DisplayText&gt;[26]&lt;/DisplayText&gt;&lt;record&gt;&lt;rec-number&gt;27&lt;/rec-number&gt;&lt;foreign-keys&gt;&lt;key app="EN" db-id="5525ew2vn2sssbex2z1x2sfkxwv0vrsfs0dv"&gt;27&lt;/key&gt;&lt;/foreign-keys&gt;&lt;ref-type name="Journal Article"&gt;17&lt;/ref-type&gt;&lt;contributors&gt;&lt;authors&gt;&lt;author&gt;Zachariah, R.&lt;/author&gt;&lt;author&gt;Fitzgerald, M.&lt;/author&gt;&lt;author&gt;Massaquoi, M.&lt;/author&gt;&lt;author&gt;Acabu, A.&lt;/author&gt;&lt;author&gt;Chilomo, D.&lt;/author&gt;&lt;author&gt;Salaniponi, F. M.&lt;/author&gt;&lt;author&gt;Harries, A. D.&lt;/author&gt;&lt;/authors&gt;&lt;/contributors&gt;&lt;auth-address&gt;Medical Department (Operational Research), Medecins sans Frontieres, Brussels Operational Centre, Luxembourg. zachariah@internet.lu&lt;/auth-address&gt;&lt;titles&gt;&lt;title&gt;Does antiretroviral treatment reduce case fatality among HIV-positive patients with tuberculosis in Malawi?&lt;/title&gt;&lt;secondary-title&gt;Int J Tuberc Lung Dis&lt;/secondary-title&gt;&lt;alt-title&gt;The international journal of tuberculosis and lung disease : the official journal of the International Union against Tuberculosis and Lung Disease&lt;/alt-title&gt;&lt;/titles&gt;&lt;periodical&gt;&lt;full-title&gt;Int J Tuberc Lung Dis&lt;/full-title&gt;&lt;abbr-1&gt;The international journal of tuberculosis and lung disease : the official journal of the International Union against Tuberculosis and Lung Disease&lt;/abbr-1&gt;&lt;/periodical&gt;&lt;alt-periodical&gt;&lt;full-title&gt;Int J Tuberc Lung Dis&lt;/full-title&gt;&lt;abbr-1&gt;The international journal of tuberculosis and lung disease : the official journal of the International Union against Tuberculosis and Lung Disease&lt;/abbr-1&gt;&lt;/alt-periodical&gt;&lt;pages&gt;848-53&lt;/pages&gt;&lt;volume&gt;11&lt;/volume&gt;&lt;number&gt;8&lt;/number&gt;&lt;edition&gt;2007/08/21&lt;/edition&gt;&lt;dates&gt;&lt;year&gt;2007&lt;/year&gt;&lt;pub-dates&gt;&lt;date&gt;Aug&lt;/date&gt;&lt;/pub-dates&gt;&lt;/dates&gt;&lt;isbn&gt;1027-3719 (Print)&amp;#xD;1027-3719 (Linking)&lt;/isbn&gt;&lt;accession-num&gt;17705949&lt;/accession-num&gt;&lt;urls&gt;&lt;/urls&gt;&lt;remote-database-provider&gt;NLM&lt;/remote-database-provider&gt;&lt;language&gt;eng&lt;/language&gt;&lt;/record&gt;&lt;/Cite&gt;&lt;/EndNote&gt;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26" w:tooltip="Zachariah, 2007 #27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26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1F5E7396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Standardized: Malawi national guidelines </w:t>
            </w:r>
          </w:p>
          <w:p w14:paraId="058506E1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  <w:p w14:paraId="5B65A0DB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Sabon-Roman"/>
                <w:i/>
                <w:sz w:val="16"/>
                <w:szCs w:val="16"/>
              </w:rPr>
            </w:pPr>
            <w:r w:rsidRPr="00C34563">
              <w:rPr>
                <w:rFonts w:cs="Sabon-Roman"/>
                <w:i/>
                <w:sz w:val="16"/>
                <w:szCs w:val="16"/>
              </w:rPr>
              <w:t>(Ministry of Health and Population. Manual of the National</w:t>
            </w:r>
          </w:p>
          <w:p w14:paraId="64D8D776" w14:textId="77777777" w:rsidR="00063730" w:rsidRPr="00C34563" w:rsidRDefault="00063730" w:rsidP="00997562">
            <w:pPr>
              <w:autoSpaceDE w:val="0"/>
              <w:autoSpaceDN w:val="0"/>
              <w:adjustRightInd w:val="0"/>
              <w:spacing w:after="0" w:line="240" w:lineRule="auto"/>
              <w:rPr>
                <w:rFonts w:cs="Sabon-Roman"/>
                <w:sz w:val="16"/>
                <w:szCs w:val="16"/>
              </w:rPr>
            </w:pPr>
            <w:r w:rsidRPr="00C34563">
              <w:rPr>
                <w:rFonts w:cs="Sabon-Roman"/>
                <w:sz w:val="16"/>
                <w:szCs w:val="16"/>
              </w:rPr>
              <w:t>Tuberculosis Control Programme of Malawi. 5th ed. Lilongwe,</w:t>
            </w:r>
          </w:p>
          <w:p w14:paraId="6DCEA4E7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ascii="Sabon-Roman" w:hAnsi="Sabon-Roman" w:cs="Sabon-Roman"/>
                <w:i/>
                <w:sz w:val="16"/>
                <w:szCs w:val="16"/>
              </w:rPr>
            </w:pPr>
            <w:r w:rsidRPr="00C34563">
              <w:rPr>
                <w:rFonts w:cs="Sabon-Roman"/>
                <w:sz w:val="16"/>
                <w:szCs w:val="16"/>
              </w:rPr>
              <w:t>Malawi: Ministry of</w:t>
            </w:r>
            <w:r w:rsidRPr="00C34563">
              <w:rPr>
                <w:rFonts w:cs="Sabon-Roman"/>
                <w:i/>
                <w:sz w:val="16"/>
                <w:szCs w:val="16"/>
              </w:rPr>
              <w:t xml:space="preserve"> Health and Population, 2002</w:t>
            </w:r>
            <w:r w:rsidRPr="00C34563">
              <w:rPr>
                <w:rFonts w:ascii="Sabon-Roman" w:hAnsi="Sabon-Roman" w:cs="Sabon-Roman"/>
                <w:i/>
                <w:sz w:val="16"/>
                <w:szCs w:val="16"/>
              </w:rPr>
              <w:t>.)</w:t>
            </w:r>
          </w:p>
          <w:p w14:paraId="2B99265C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ascii="Sabon-Roman" w:hAnsi="Sabon-Roman" w:cs="Sabon-Roman"/>
                <w:i/>
                <w:sz w:val="16"/>
                <w:szCs w:val="16"/>
              </w:rPr>
            </w:pPr>
          </w:p>
          <w:p w14:paraId="2D615564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(World Health Organization. Treatment of tuberculosis: guide-</w:t>
            </w:r>
          </w:p>
          <w:p w14:paraId="0A159920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i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lines for national programmes. 3rd ed. WHO/CDS/TB/2003.</w:t>
            </w:r>
          </w:p>
          <w:p w14:paraId="79A01226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i/>
                <w:sz w:val="16"/>
                <w:szCs w:val="16"/>
              </w:rPr>
              <w:t>313. Geneva, Switzerland: WHO, 2003)</w:t>
            </w:r>
          </w:p>
        </w:tc>
        <w:tc>
          <w:tcPr>
            <w:tcW w:w="2102" w:type="pct"/>
            <w:shd w:val="clear" w:color="000000" w:fill="auto"/>
          </w:tcPr>
          <w:p w14:paraId="0CE53E7C" w14:textId="77777777" w:rsidR="00063730" w:rsidRPr="00C34563" w:rsidRDefault="00063730" w:rsidP="00063730">
            <w:pPr>
              <w:pStyle w:val="Paragrafoelenco"/>
              <w:numPr>
                <w:ilvl w:val="0"/>
                <w:numId w:val="10"/>
              </w:numPr>
              <w:spacing w:after="0" w:line="240" w:lineRule="auto"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ew cases: (2HRZE + 6HE)</w:t>
            </w:r>
          </w:p>
        </w:tc>
      </w:tr>
      <w:tr w:rsidR="00C34563" w:rsidRPr="00C34563" w14:paraId="46309AC5" w14:textId="77777777" w:rsidTr="00997562">
        <w:trPr>
          <w:trHeight w:val="300"/>
          <w:jc w:val="center"/>
        </w:trPr>
        <w:tc>
          <w:tcPr>
            <w:tcW w:w="638" w:type="pct"/>
            <w:shd w:val="clear" w:color="000000" w:fill="auto"/>
            <w:noWrap/>
          </w:tcPr>
          <w:p w14:paraId="39AFCAD6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 xml:space="preserve">Zhao 2014 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xNDwvWWVhcj48UmVj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begin">
                <w:fldData xml:space="preserve">PEVuZE5vdGU+PENpdGU+PEF1dGhvcj5aaGFvPC9BdXRob3I+PFllYXI+MjAxNDwvWWVhcj48UmVj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</w:fldData>
              </w:fldChar>
            </w:r>
            <w:r w:rsidRPr="00C34563">
              <w:rPr>
                <w:rFonts w:eastAsia="Times New Roman" w:cs="Times New Roman"/>
                <w:sz w:val="16"/>
                <w:szCs w:val="16"/>
              </w:rPr>
              <w:instrText xml:space="preserve"> ADDIN EN.CITE.DATA </w:instrText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  <w:r w:rsidRPr="00C34563">
              <w:rPr>
                <w:rFonts w:eastAsia="Times New Roman" w:cs="Times New Roman"/>
                <w:sz w:val="16"/>
                <w:szCs w:val="16"/>
              </w:rPr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separate"/>
            </w:r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[</w:t>
            </w:r>
            <w:hyperlink w:anchor="_ENREF_38" w:tooltip="Zhao, 2014 #47" w:history="1">
              <w:r w:rsidRPr="00C34563">
                <w:rPr>
                  <w:rFonts w:eastAsia="Times New Roman" w:cs="Times New Roman"/>
                  <w:noProof/>
                  <w:sz w:val="16"/>
                  <w:szCs w:val="16"/>
                </w:rPr>
                <w:t>38</w:t>
              </w:r>
            </w:hyperlink>
            <w:r w:rsidRPr="00C34563">
              <w:rPr>
                <w:rFonts w:eastAsia="Times New Roman" w:cs="Times New Roman"/>
                <w:noProof/>
                <w:sz w:val="16"/>
                <w:szCs w:val="16"/>
              </w:rPr>
              <w:t>]</w:t>
            </w:r>
            <w:r w:rsidRPr="00C34563">
              <w:rPr>
                <w:rFonts w:eastAsia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2260" w:type="pct"/>
            <w:shd w:val="clear" w:color="000000" w:fill="auto"/>
          </w:tcPr>
          <w:p w14:paraId="28054E55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C34563">
              <w:rPr>
                <w:rFonts w:eastAsia="Times New Roman" w:cs="Times New Roman"/>
                <w:sz w:val="16"/>
                <w:szCs w:val="16"/>
              </w:rPr>
              <w:t>Na</w:t>
            </w:r>
          </w:p>
        </w:tc>
        <w:tc>
          <w:tcPr>
            <w:tcW w:w="2102" w:type="pct"/>
            <w:shd w:val="clear" w:color="000000" w:fill="auto"/>
          </w:tcPr>
          <w:p w14:paraId="6E9ADD81" w14:textId="77777777" w:rsidR="00063730" w:rsidRPr="00C34563" w:rsidRDefault="00063730" w:rsidP="00997562">
            <w:pPr>
              <w:spacing w:after="0" w:line="240" w:lineRule="auto"/>
              <w:contextualSpacing/>
              <w:rPr>
                <w:rFonts w:eastAsia="Times New Roman" w:cs="Times New Roman"/>
                <w:sz w:val="16"/>
                <w:szCs w:val="16"/>
              </w:rPr>
            </w:pPr>
          </w:p>
        </w:tc>
      </w:tr>
    </w:tbl>
    <w:p w14:paraId="51AE499D" w14:textId="77777777" w:rsidR="00063730" w:rsidRPr="00C34563" w:rsidRDefault="00063730" w:rsidP="00063730"/>
    <w:p w14:paraId="264AE1E8" w14:textId="77777777" w:rsidR="00063730" w:rsidRPr="00C34563" w:rsidRDefault="00063730" w:rsidP="00063730">
      <w:pPr>
        <w:spacing w:line="480" w:lineRule="auto"/>
        <w:rPr>
          <w:rFonts w:eastAsia="Times New Roman" w:cs="Times New Roman"/>
          <w:bCs/>
          <w:kern w:val="36"/>
          <w:lang w:val="en-GB"/>
        </w:rPr>
      </w:pPr>
    </w:p>
    <w:p w14:paraId="21C93AE7" w14:textId="77777777" w:rsidR="008422A6" w:rsidRPr="008422A6" w:rsidRDefault="008422A6" w:rsidP="008422A6"/>
    <w:sectPr w:rsidR="008422A6" w:rsidRPr="008422A6" w:rsidSect="00063730">
      <w:pgSz w:w="16838" w:h="11906" w:orient="landscape"/>
      <w:pgMar w:top="1134" w:right="1417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7B72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7B6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abonLTStd-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4981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86d47313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abon-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02575E"/>
    <w:multiLevelType w:val="hybridMultilevel"/>
    <w:tmpl w:val="9B54960E"/>
    <w:lvl w:ilvl="0" w:tplc="844A74E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0874AFA"/>
    <w:multiLevelType w:val="hybridMultilevel"/>
    <w:tmpl w:val="13DA1748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0EE703D"/>
    <w:multiLevelType w:val="hybridMultilevel"/>
    <w:tmpl w:val="669E453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7EA70C0"/>
    <w:multiLevelType w:val="hybridMultilevel"/>
    <w:tmpl w:val="6BEE119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95E36E4"/>
    <w:multiLevelType w:val="hybridMultilevel"/>
    <w:tmpl w:val="FF1C88E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6B55075"/>
    <w:multiLevelType w:val="hybridMultilevel"/>
    <w:tmpl w:val="6D3C183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C37188E"/>
    <w:multiLevelType w:val="hybridMultilevel"/>
    <w:tmpl w:val="05E8E940"/>
    <w:lvl w:ilvl="0" w:tplc="54827506">
      <w:start w:val="2012"/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3B50706"/>
    <w:multiLevelType w:val="hybridMultilevel"/>
    <w:tmpl w:val="39585B7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5C36C06"/>
    <w:multiLevelType w:val="hybridMultilevel"/>
    <w:tmpl w:val="E73EBF7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CF54A10"/>
    <w:multiLevelType w:val="hybridMultilevel"/>
    <w:tmpl w:val="140EC20E"/>
    <w:lvl w:ilvl="0" w:tplc="04100001">
      <w:start w:val="1"/>
      <w:numFmt w:val="bullet"/>
      <w:lvlText w:val=""/>
      <w:lvlJc w:val="left"/>
      <w:pPr>
        <w:ind w:left="75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7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9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91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3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5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7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9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51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6"/>
  </w:num>
  <w:num w:numId="3">
    <w:abstractNumId w:val="2"/>
  </w:num>
  <w:num w:numId="4">
    <w:abstractNumId w:val="5"/>
  </w:num>
  <w:num w:numId="5">
    <w:abstractNumId w:val="9"/>
  </w:num>
  <w:num w:numId="6">
    <w:abstractNumId w:val="8"/>
  </w:num>
  <w:num w:numId="7">
    <w:abstractNumId w:val="4"/>
  </w:num>
  <w:num w:numId="8">
    <w:abstractNumId w:val="7"/>
  </w:num>
  <w:num w:numId="9">
    <w:abstractNumId w:val="3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08"/>
  <w:hyphenationZone w:val="283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B31D2"/>
    <w:rsid w:val="00063730"/>
    <w:rsid w:val="000B31D2"/>
    <w:rsid w:val="00137689"/>
    <w:rsid w:val="00665627"/>
    <w:rsid w:val="007F50EA"/>
    <w:rsid w:val="008422A6"/>
    <w:rsid w:val="00AF49E8"/>
    <w:rsid w:val="00C34563"/>
    <w:rsid w:val="00F8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20E1E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063730"/>
    <w:rPr>
      <w:lang w:val="en-US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0B31D2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rsid w:val="0006373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063730"/>
    <w:rPr>
      <w:lang w:val="en-US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0B31D2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rsid w:val="0006373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hyperlink" Target="http://www.capegateway.gov.2a/eng/your_life/4502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hqlibdoc.who.int/hq/2003/WHO_CDS_TB_2003.313_eng.pdf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870</Words>
  <Characters>10665</Characters>
  <Application>Microsoft Office Word</Application>
  <DocSecurity>0</DocSecurity>
  <Lines>88</Lines>
  <Paragraphs>25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</dc:creator>
  <cp:lastModifiedBy>Anna</cp:lastModifiedBy>
  <cp:revision>2</cp:revision>
  <dcterms:created xsi:type="dcterms:W3CDTF">2014-10-19T21:00:00Z</dcterms:created>
  <dcterms:modified xsi:type="dcterms:W3CDTF">2014-10-19T21:00:00Z</dcterms:modified>
</cp:coreProperties>
</file>